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62547" w14:textId="54E7E57C" w:rsidR="00D03DDF" w:rsidRPr="00093A26" w:rsidRDefault="00BA113D">
      <w:pPr>
        <w:rPr>
          <w:sz w:val="28"/>
          <w:szCs w:val="28"/>
        </w:rPr>
      </w:pPr>
      <w:r w:rsidRPr="00093A26">
        <w:rPr>
          <w:sz w:val="28"/>
          <w:szCs w:val="28"/>
        </w:rPr>
        <w:t>Luto</w:t>
      </w:r>
    </w:p>
    <w:p w14:paraId="5BE318AD" w14:textId="155DF8BF" w:rsidR="00BA113D" w:rsidRPr="00093A26" w:rsidRDefault="00093A26">
      <w:r w:rsidRPr="00093A26">
        <w:t>- O que é</w:t>
      </w:r>
    </w:p>
    <w:p w14:paraId="49989954" w14:textId="4B2C9946" w:rsidR="00093A26" w:rsidRDefault="00093A26" w:rsidP="006D2DA1">
      <w:pPr>
        <w:ind w:firstLine="360"/>
      </w:pPr>
      <w:r w:rsidRPr="00093A26">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w:t>
      </w:r>
      <w:r w:rsidR="00E74CD8">
        <w:t xml:space="preserve"> </w:t>
      </w:r>
      <w:r w:rsidR="00E74CD8">
        <w:fldChar w:fldCharType="begin" w:fldLock="1"/>
      </w:r>
      <w:r w:rsidR="006D2DA1">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E74CD8">
        <w:fldChar w:fldCharType="separate"/>
      </w:r>
      <w:r w:rsidR="00E74CD8" w:rsidRPr="00E74CD8">
        <w:rPr>
          <w:noProof/>
        </w:rPr>
        <w:t>(Pop-Jordanova, 2021)</w:t>
      </w:r>
      <w:r w:rsidR="00E74CD8">
        <w:fldChar w:fldCharType="end"/>
      </w:r>
      <w:r w:rsidRPr="00093A26">
        <w:t>.</w:t>
      </w:r>
    </w:p>
    <w:p w14:paraId="0ECEF1AA" w14:textId="76DB419E" w:rsidR="006D2DA1" w:rsidRDefault="006D2DA1" w:rsidP="006D2DA1">
      <w:pPr>
        <w:ind w:firstLine="360"/>
      </w:pPr>
      <w:r>
        <w:t xml:space="preserve">Algumas reações comuns perante o luto incluem </w:t>
      </w:r>
      <w:r w:rsidRPr="006D2DA1">
        <w:t xml:space="preserve">choque, descrença ou negação, </w:t>
      </w:r>
      <w:r>
        <w:t>um elevado</w:t>
      </w:r>
      <w:r w:rsidRPr="006D2DA1">
        <w:t xml:space="preserve"> nível de ansiedade, angústia, raiva, tristeza, ins</w:t>
      </w:r>
      <w:r>
        <w:t>ó</w:t>
      </w:r>
      <w:r w:rsidRPr="006D2DA1">
        <w:t>nia e perda de apetite</w:t>
      </w:r>
      <w:r>
        <w:t xml:space="preserve"> </w:t>
      </w:r>
      <w:r>
        <w:fldChar w:fldCharType="begin" w:fldLock="1"/>
      </w:r>
      <w:r w:rsidR="00945D7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fldChar w:fldCharType="separate"/>
      </w:r>
      <w:r w:rsidRPr="006D2DA1">
        <w:rPr>
          <w:noProof/>
        </w:rPr>
        <w:t>(Pop-Jordanova, 2021)</w:t>
      </w:r>
      <w:r>
        <w:fldChar w:fldCharType="end"/>
      </w:r>
      <w:r w:rsidRPr="006D2DA1">
        <w:t>.</w:t>
      </w:r>
    </w:p>
    <w:p w14:paraId="4C069CD0" w14:textId="4C9C9E74" w:rsidR="00650801" w:rsidRPr="00093A26" w:rsidRDefault="00650801" w:rsidP="006D2DA1">
      <w:pPr>
        <w:ind w:firstLine="360"/>
      </w:pPr>
      <w:r w:rsidRPr="00650801">
        <w:t xml:space="preserve">A intensidade e duração </w:t>
      </w:r>
      <w:r>
        <w:t xml:space="preserve">do luto </w:t>
      </w:r>
      <w:r w:rsidRPr="00650801">
        <w:t xml:space="preserve">são determinadas por múltiplas forças, incluindo, </w:t>
      </w:r>
      <w:r w:rsidR="00903110">
        <w:t>nomeadamente</w:t>
      </w:r>
      <w:r w:rsidRPr="00650801">
        <w:t>: a personalidade pr</w:t>
      </w:r>
      <w:r w:rsidR="00903110">
        <w:t>é-</w:t>
      </w:r>
      <w:r w:rsidRPr="00650801">
        <w:t xml:space="preserve">existente do indivíduo, o </w:t>
      </w:r>
      <w:r w:rsidR="00903110">
        <w:t>padrão</w:t>
      </w:r>
      <w:r w:rsidRPr="00650801">
        <w:t xml:space="preserve"> de apego, a composição genética e as </w:t>
      </w:r>
      <w:r w:rsidR="00903110">
        <w:t xml:space="preserve">suas </w:t>
      </w:r>
      <w:r w:rsidRPr="00650801">
        <w:t>vulnerabilidades únicas</w:t>
      </w:r>
      <w:r w:rsidR="00903110">
        <w:t xml:space="preserve">, a </w:t>
      </w:r>
      <w:r w:rsidRPr="00650801">
        <w:t xml:space="preserve">idade e </w:t>
      </w:r>
      <w:r w:rsidR="00903110">
        <w:t xml:space="preserve">nível de </w:t>
      </w:r>
      <w:r w:rsidRPr="00650801">
        <w:t>saúde</w:t>
      </w:r>
      <w:r w:rsidR="00903110">
        <w:t xml:space="preserve">, a </w:t>
      </w:r>
      <w:r w:rsidRPr="00650801">
        <w:t>espiritualidade e identidade cultural</w:t>
      </w:r>
      <w:r w:rsidR="00903110">
        <w:t xml:space="preserve">, o tipo de </w:t>
      </w:r>
      <w:r w:rsidRPr="00650801">
        <w:t xml:space="preserve">apoios e </w:t>
      </w:r>
      <w:r w:rsidR="00903110">
        <w:t xml:space="preserve">quantidade de </w:t>
      </w:r>
      <w:r w:rsidRPr="00650801">
        <w:t>recursos</w:t>
      </w:r>
      <w:r w:rsidR="00903110">
        <w:t xml:space="preserve">, </w:t>
      </w:r>
      <w:r w:rsidRPr="00650801">
        <w:t>o número de perdas</w:t>
      </w:r>
      <w:r w:rsidR="00903110">
        <w:t xml:space="preserve">, </w:t>
      </w:r>
      <w:r w:rsidRPr="00650801">
        <w:t>a natureza do relacionamento (</w:t>
      </w:r>
      <w:r w:rsidR="00903110">
        <w:t xml:space="preserve">se eram próximos ou não), </w:t>
      </w:r>
      <w:r w:rsidRPr="00650801">
        <w:t>a relação (</w:t>
      </w:r>
      <w:r w:rsidR="00903110">
        <w:t xml:space="preserve">a perda de um familiar é indubitavelmente diferente do luto por um mero conhecido) e o </w:t>
      </w:r>
      <w:r w:rsidRPr="00650801">
        <w:t>tipo de perda (</w:t>
      </w:r>
      <w:r w:rsidR="00903110">
        <w:t>se foi repentina ou esperada e antecipada, se surgira de causas naturais ou advém de um homicídio, suicídio ou acidente)</w:t>
      </w:r>
      <w:r w:rsidR="00093171">
        <w:t xml:space="preserve"> </w:t>
      </w:r>
      <w:r w:rsidR="00093171">
        <w:fldChar w:fldCharType="begin" w:fldLock="1"/>
      </w:r>
      <w:r w:rsidR="0013495E">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093171">
        <w:fldChar w:fldCharType="separate"/>
      </w:r>
      <w:r w:rsidR="00093171" w:rsidRPr="00093171">
        <w:rPr>
          <w:noProof/>
        </w:rPr>
        <w:t>(Zisook &amp; Shear, 2009)</w:t>
      </w:r>
      <w:r w:rsidR="00093171">
        <w:fldChar w:fldCharType="end"/>
      </w:r>
      <w:r w:rsidR="00903110">
        <w:t>.</w:t>
      </w:r>
    </w:p>
    <w:p w14:paraId="3436B782" w14:textId="77777777" w:rsidR="00093A26" w:rsidRPr="00093A26" w:rsidRDefault="00093A26"/>
    <w:p w14:paraId="2E8E5895" w14:textId="0178D0C3" w:rsidR="00093A26" w:rsidRPr="00093A26" w:rsidRDefault="00093A26" w:rsidP="00093A26">
      <w:pPr>
        <w:pStyle w:val="ListParagraph"/>
        <w:numPr>
          <w:ilvl w:val="0"/>
          <w:numId w:val="1"/>
        </w:numPr>
      </w:pPr>
      <w:r w:rsidRPr="00093A26">
        <w:t xml:space="preserve">As </w:t>
      </w:r>
      <w:r w:rsidR="00E06E01">
        <w:t>5</w:t>
      </w:r>
      <w:r w:rsidRPr="00093A26">
        <w:t xml:space="preserve"> fases do luto</w:t>
      </w:r>
    </w:p>
    <w:p w14:paraId="70811217" w14:textId="25F25A1E" w:rsidR="00093A26" w:rsidRDefault="00093A26" w:rsidP="00093A26">
      <w:pPr>
        <w:ind w:firstLine="360"/>
      </w:pPr>
      <w:r w:rsidRPr="00093A26">
        <w:t xml:space="preserve">As experiências de perda e luto </w:t>
      </w:r>
      <w:r>
        <w:t xml:space="preserve">são, sobretudo, individuais, </w:t>
      </w:r>
      <w:r w:rsidR="006D2DA1">
        <w:t>pelo que a intensidade e a duração do luto são altamente variáveis, não apenas no mesmo indivíduo ao longo do tempo ou após perdas diferentes, mas também em diferentes pessoas que lidam com perdas semelhantes</w:t>
      </w:r>
      <w:r w:rsidR="00945D7B">
        <w:t xml:space="preserve"> </w:t>
      </w:r>
      <w:r w:rsidR="00945D7B">
        <w:fldChar w:fldCharType="begin" w:fldLock="1"/>
      </w:r>
      <w:r w:rsidR="00093171">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945D7B">
        <w:fldChar w:fldCharType="separate"/>
      </w:r>
      <w:r w:rsidR="00945D7B" w:rsidRPr="00945D7B">
        <w:rPr>
          <w:noProof/>
        </w:rPr>
        <w:t>(Zisook &amp; Shear, 2009)</w:t>
      </w:r>
      <w:r w:rsidR="00945D7B">
        <w:fldChar w:fldCharType="end"/>
      </w:r>
      <w:r w:rsidR="006D2DA1">
        <w:t xml:space="preserve">. </w:t>
      </w:r>
      <w:r>
        <w:t xml:space="preserve">  </w:t>
      </w:r>
    </w:p>
    <w:p w14:paraId="5E5567F5" w14:textId="1A05721D" w:rsidR="00093171" w:rsidRDefault="00093171" w:rsidP="00093A26">
      <w:pPr>
        <w:ind w:firstLine="360"/>
      </w:pPr>
      <w:r>
        <w:t xml:space="preserve">Contudo, </w:t>
      </w:r>
      <w:r w:rsidR="00F4412D">
        <w:t xml:space="preserve">e apesar de cada sujeito vivenciar o luto de forma distinto, existem alguns pontos em comum – a sua divisão, segundo  </w:t>
      </w:r>
      <w:r w:rsidR="00F4412D" w:rsidRPr="00F4412D">
        <w:t xml:space="preserve">Elisabeth </w:t>
      </w:r>
      <w:proofErr w:type="spellStart"/>
      <w:r w:rsidR="00F4412D" w:rsidRPr="00F4412D">
        <w:t>Kübler</w:t>
      </w:r>
      <w:proofErr w:type="spellEnd"/>
      <w:r w:rsidR="00F4412D" w:rsidRPr="00F4412D">
        <w:t>-Ross</w:t>
      </w:r>
      <w:r w:rsidR="00F4412D">
        <w:t>, psiquiatra suíça, em cinco estágios</w:t>
      </w:r>
      <w:r w:rsidR="0013495E">
        <w:t xml:space="preserve"> </w:t>
      </w:r>
      <w:r w:rsidR="0013495E">
        <w:fldChar w:fldCharType="begin" w:fldLock="1"/>
      </w:r>
      <w:r w:rsidR="0013495E">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operties":{"noteIndex":0},"schema":"https://github.com/citation-style-language/schema/raw/master/csl-citation.json"}</w:instrText>
      </w:r>
      <w:r w:rsidR="0013495E">
        <w:fldChar w:fldCharType="separate"/>
      </w:r>
      <w:r w:rsidR="0013495E" w:rsidRPr="0013495E">
        <w:rPr>
          <w:noProof/>
        </w:rPr>
        <w:t>(Holland, 2023; Kübler-Ross, 2009; Pop-Jordanova, 2021; Zisook &amp; Shear, 2009)</w:t>
      </w:r>
      <w:r w:rsidR="0013495E">
        <w:fldChar w:fldCharType="end"/>
      </w:r>
      <w:r w:rsidR="00F4412D">
        <w:t>:</w:t>
      </w:r>
    </w:p>
    <w:p w14:paraId="770A6C49" w14:textId="580F9BAC" w:rsidR="00F4412D" w:rsidRDefault="00F4412D" w:rsidP="00093A26">
      <w:pPr>
        <w:ind w:firstLine="360"/>
      </w:pPr>
      <w: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3164D858" w14:textId="7F9684D3" w:rsidR="00111592" w:rsidRDefault="00111592" w:rsidP="00093A26">
      <w:pPr>
        <w:ind w:firstLine="360"/>
      </w:pPr>
      <w:r>
        <w:t xml:space="preserve">- </w:t>
      </w:r>
      <w:r w:rsidR="004E19E9">
        <w:t xml:space="preserve">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w:t>
      </w:r>
      <w:r w:rsidR="004661AD">
        <w:t xml:space="preserve">nesta fase, pode surgir uma revolta e negação da existência de Deus; </w:t>
      </w:r>
      <w:r w:rsidR="004E19E9">
        <w:t>caracteriza-se por uma elevada propensão à instabilidade emocional e a um pensamento puramente irracional;</w:t>
      </w:r>
    </w:p>
    <w:p w14:paraId="764B9B76" w14:textId="14D9BC15" w:rsidR="004E19E9" w:rsidRDefault="004E19E9" w:rsidP="00093A26">
      <w:pPr>
        <w:ind w:firstLine="360"/>
      </w:pPr>
      <w:r>
        <w:t>- Barganha</w:t>
      </w:r>
      <w:r w:rsidR="004661AD">
        <w:t xml:space="preserve"> – também chamada de Negociação, esta fase é marcada pela busca desesperada em recuperar o que fora perdido através de uma série de trocas</w:t>
      </w:r>
      <w:r w:rsidR="0077587B">
        <w:t xml:space="preserve">, de modo que tudo volte a ser como antes; o indivíduo tende a perder-se num labirinto de afirmações do tipo “Se ao menos…” ou “E se…”; etapa </w:t>
      </w:r>
      <w:r w:rsidR="0077587B">
        <w:lastRenderedPageBreak/>
        <w:t>onde se destacam sentimentos de culpa; é comum realizarem-se promessas e pactos, nomeadamente a Deus, em troca de alívio da tristeza e dor;</w:t>
      </w:r>
    </w:p>
    <w:p w14:paraId="629DB734" w14:textId="2CDF2260" w:rsidR="0077587B" w:rsidRDefault="0077587B" w:rsidP="00093A26">
      <w:pPr>
        <w:ind w:firstLine="360"/>
      </w:pPr>
      <w:r>
        <w:t xml:space="preserve">- </w:t>
      </w:r>
      <w:r w:rsidR="007D2F1C">
        <w:t xml:space="preserve">Depressão – </w:t>
      </w:r>
      <w:r w:rsidR="00FF5255">
        <w:t>estágio silencioso de luto</w:t>
      </w:r>
      <w:r w:rsidR="007D2F1C">
        <w:t xml:space="preserve"> em que ocorre um sofrimento profundo; já não é possível negar as condições em que o indivíduo se encontra, quando as perspetivas da perda são claramente sentidas; </w:t>
      </w:r>
      <w:r w:rsidR="00FF5255">
        <w:t xml:space="preserve">marcada pelo vazio, tristeza intensa, culpa, desolação, desesperança, medo e uma desistência da vida – o que leva por vezes ao isolamento; </w:t>
      </w:r>
      <w:r w:rsidR="007D2F1C">
        <w:t xml:space="preserve">note-se, contudo, que esta depressão não se </w:t>
      </w:r>
      <w:r w:rsidR="00FF5255">
        <w:t>refere à perturbação mental;</w:t>
      </w:r>
    </w:p>
    <w:p w14:paraId="4AB3750D" w14:textId="34515C40" w:rsidR="00FF5255" w:rsidRDefault="00FF5255" w:rsidP="00093A26">
      <w:pPr>
        <w:ind w:firstLine="360"/>
      </w:pPr>
      <w:r>
        <w:t xml:space="preserve">- Aceitação – é neste momento que a pessoa aceita a sua nova realidade; </w:t>
      </w:r>
      <w:r w:rsidR="0045090C">
        <w:t xml:space="preserve">as emoções não são tão evidenciadas e o indivíduo prontifica-se a enfrentar a situação com consciência das suas possibilidades e limitações; </w:t>
      </w:r>
      <w:r>
        <w:t xml:space="preserve">é frequentemente confundida como um estágio feliz e como a aceitação da perda, o que não é verdade: esta fase é quase destituída de emoções e a maioria das pessoas nunca se irá sentir bem em relação à perda (nomeadamente, de </w:t>
      </w:r>
      <w:r w:rsidR="0045090C">
        <w:t>um ente querido</w:t>
      </w:r>
      <w:r>
        <w:t>)</w:t>
      </w:r>
      <w:r w:rsidR="0045090C">
        <w:t>; o indivíduo não aceita a perda, aceita sim a nova vida e tenta aprender a viver com ela.</w:t>
      </w:r>
    </w:p>
    <w:p w14:paraId="513C4A69" w14:textId="77777777" w:rsidR="007D2F1C" w:rsidRDefault="007D2F1C" w:rsidP="00421F7F"/>
    <w:p w14:paraId="34DE6262" w14:textId="62AA7DD5" w:rsidR="007D2F1C" w:rsidRPr="00093A26" w:rsidRDefault="007D2F1C" w:rsidP="00093A26">
      <w:pPr>
        <w:ind w:firstLine="360"/>
        <w:rPr>
          <w:lang w:val="pt-BR"/>
        </w:rPr>
      </w:pPr>
      <w:r>
        <w:rPr>
          <w:noProof/>
        </w:rPr>
        <w:drawing>
          <wp:inline distT="0" distB="0" distL="0" distR="0" wp14:anchorId="56D6E549" wp14:editId="7C88B71A">
            <wp:extent cx="5220105" cy="3338244"/>
            <wp:effectExtent l="0" t="0" r="0" b="0"/>
            <wp:docPr id="1080201922" name="Picture 1" descr="A cartoon of a person in the 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01922" name="Picture 1" descr="A cartoon of a person in the rain&#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5004"/>
                    <a:stretch/>
                  </pic:blipFill>
                  <pic:spPr bwMode="auto">
                    <a:xfrm>
                      <a:off x="0" y="0"/>
                      <a:ext cx="5220903" cy="3338754"/>
                    </a:xfrm>
                    <a:prstGeom prst="rect">
                      <a:avLst/>
                    </a:prstGeom>
                    <a:noFill/>
                    <a:ln>
                      <a:noFill/>
                    </a:ln>
                    <a:extLst>
                      <a:ext uri="{53640926-AAD7-44D8-BBD7-CCE9431645EC}">
                        <a14:shadowObscured xmlns:a14="http://schemas.microsoft.com/office/drawing/2010/main"/>
                      </a:ext>
                    </a:extLst>
                  </pic:spPr>
                </pic:pic>
              </a:graphicData>
            </a:graphic>
          </wp:inline>
        </w:drawing>
      </w:r>
    </w:p>
    <w:sectPr w:rsidR="007D2F1C" w:rsidRPr="00093A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829"/>
    <w:multiLevelType w:val="hybridMultilevel"/>
    <w:tmpl w:val="F08E2B8A"/>
    <w:lvl w:ilvl="0" w:tplc="1536FB3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1051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wMrC0NDI0MzUwMTVQ0lEKTi0uzszPAykwqgUAIuwgDCwAAAA="/>
  </w:docVars>
  <w:rsids>
    <w:rsidRoot w:val="00BA113D"/>
    <w:rsid w:val="00093171"/>
    <w:rsid w:val="00093A26"/>
    <w:rsid w:val="000E3C07"/>
    <w:rsid w:val="000E4CA1"/>
    <w:rsid w:val="00111592"/>
    <w:rsid w:val="0013495E"/>
    <w:rsid w:val="00421F7F"/>
    <w:rsid w:val="0045090C"/>
    <w:rsid w:val="004661AD"/>
    <w:rsid w:val="004E19E9"/>
    <w:rsid w:val="00650801"/>
    <w:rsid w:val="006D2DA1"/>
    <w:rsid w:val="0077587B"/>
    <w:rsid w:val="007D2F1C"/>
    <w:rsid w:val="00852048"/>
    <w:rsid w:val="00903110"/>
    <w:rsid w:val="00945D7B"/>
    <w:rsid w:val="00A65BDE"/>
    <w:rsid w:val="00A81586"/>
    <w:rsid w:val="00BA113D"/>
    <w:rsid w:val="00BF5DEA"/>
    <w:rsid w:val="00D03DDF"/>
    <w:rsid w:val="00E06E01"/>
    <w:rsid w:val="00E74CD8"/>
    <w:rsid w:val="00F4412D"/>
    <w:rsid w:val="00FF52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73037"/>
  <w15:chartTrackingRefBased/>
  <w15:docId w15:val="{7B9BA637-D23E-4661-8E85-981E85D95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A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CF866-CAAD-4DFB-A8FB-9AD8EBB3F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TotalTime>
  <Pages>2</Pages>
  <Words>2263</Words>
  <Characters>1290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8</cp:revision>
  <dcterms:created xsi:type="dcterms:W3CDTF">2023-10-03T15:36:00Z</dcterms:created>
  <dcterms:modified xsi:type="dcterms:W3CDTF">2023-10-0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6a7f6d-a150-3812-b1a1-d5dcf95024c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